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3CC37A9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6FB9F32B"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5A1B5A">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78FF44FF" w:rsidR="00F728A1" w:rsidRDefault="00F728A1" w:rsidP="00F728A1">
      <w:pPr>
        <w:rPr>
          <w:i/>
          <w:color w:val="0000FF"/>
          <w:szCs w:val="22"/>
        </w:rPr>
      </w:pPr>
      <w:r w:rsidRPr="00F728A1">
        <w:rPr>
          <w:i/>
          <w:color w:val="0000FF"/>
          <w:szCs w:val="22"/>
        </w:rPr>
        <w:t xml:space="preserve">This </w:t>
      </w:r>
      <w:r>
        <w:rPr>
          <w:i/>
          <w:color w:val="0000FF"/>
          <w:szCs w:val="22"/>
        </w:rPr>
        <w:t>description</w:t>
      </w:r>
      <w:r w:rsidR="00E6292F">
        <w:rPr>
          <w:i/>
          <w:color w:val="0000FF"/>
          <w:szCs w:val="22"/>
        </w:rPr>
        <w:t xml:space="preserve"> captures some </w:t>
      </w:r>
      <w:r w:rsidRPr="00F728A1">
        <w:rPr>
          <w:i/>
          <w:color w:val="0000FF"/>
          <w:szCs w:val="22"/>
        </w:rPr>
        <w:t>salient aspects</w:t>
      </w:r>
      <w:r w:rsidR="00E6292F">
        <w:rPr>
          <w:i/>
          <w:color w:val="0000FF"/>
          <w:szCs w:val="22"/>
        </w:rPr>
        <w:t xml:space="preserve"> (listed above)</w:t>
      </w:r>
      <w:r w:rsidRPr="00F728A1">
        <w:rPr>
          <w:i/>
          <w:color w:val="0000FF"/>
          <w:szCs w:val="22"/>
        </w:rPr>
        <w:t>,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59B93518"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5A1B5A">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3C0E43C8"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7FDCE1A6"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5A1B5A">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9076B1E"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5A1B5A">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B3177D7"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5A1B5A">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701B7C61"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7470904D" w14:textId="42BD77C7" w:rsidR="00C137C5" w:rsidRPr="00432A7A" w:rsidRDefault="00130283" w:rsidP="0002144D">
      <w:pPr>
        <w:spacing w:after="0"/>
        <w:jc w:val="left"/>
        <w:divId w:val="849956341"/>
        <w:rPr>
          <w:i/>
          <w:color w:val="0000FF"/>
          <w:szCs w:val="22"/>
        </w:rPr>
      </w:pPr>
      <w:r>
        <w:rPr>
          <w:i/>
          <w:color w:val="0000FF"/>
          <w:szCs w:val="22"/>
        </w:rPr>
        <w:t xml:space="preserve">Additionally, some others </w:t>
      </w:r>
      <w:r w:rsidR="00C2165B">
        <w:rPr>
          <w:i/>
          <w:color w:val="0000FF"/>
          <w:szCs w:val="22"/>
        </w:rPr>
        <w:t>aspects</w:t>
      </w:r>
      <w:r>
        <w:rPr>
          <w:i/>
          <w:color w:val="0000FF"/>
          <w:szCs w:val="22"/>
        </w:rPr>
        <w:t xml:space="preserve"> </w:t>
      </w:r>
      <w:r w:rsidRPr="00432A7A">
        <w:rPr>
          <w:i/>
          <w:color w:val="0000FF"/>
          <w:szCs w:val="22"/>
        </w:rPr>
        <w:t>embedded</w:t>
      </w:r>
      <w:r w:rsidR="00C2165B">
        <w:rPr>
          <w:i/>
          <w:color w:val="0000FF"/>
          <w:szCs w:val="22"/>
        </w:rPr>
        <w:t xml:space="preserve"> in the PLEs</w:t>
      </w:r>
      <w:r>
        <w:rPr>
          <w:i/>
          <w:color w:val="0000FF"/>
          <w:szCs w:val="22"/>
        </w:rPr>
        <w:t xml:space="preserve"> </w:t>
      </w:r>
      <w:proofErr w:type="gramStart"/>
      <w:r>
        <w:rPr>
          <w:i/>
          <w:color w:val="0000FF"/>
          <w:szCs w:val="22"/>
        </w:rPr>
        <w:t>that are</w:t>
      </w:r>
      <w:proofErr w:type="gramEnd"/>
      <w:r>
        <w:rPr>
          <w:i/>
          <w:color w:val="0000FF"/>
          <w:szCs w:val="22"/>
        </w:rPr>
        <w:t xml:space="preserve"> important to highlight</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4F108D2B" w:rsidR="00403DEE" w:rsidRDefault="004070DC" w:rsidP="00403DEE">
      <w:pPr>
        <w:divId w:val="849956341"/>
        <w:rPr>
          <w:rFonts w:eastAsia="Times New Roman" w:cs="Times New Roman"/>
          <w:i/>
          <w:color w:val="0000FF"/>
          <w:szCs w:val="22"/>
        </w:rPr>
      </w:pPr>
      <w:r w:rsidRPr="005011AE">
        <w:rPr>
          <w:i/>
          <w:color w:val="0000FF"/>
          <w:szCs w:val="22"/>
        </w:rPr>
        <w:t xml:space="preserve">Inspired by the educational ideas of </w:t>
      </w:r>
      <w:bookmarkStart w:id="1" w:name="_GoBack"/>
      <w:r w:rsidRPr="005011AE">
        <w:rPr>
          <w:i/>
          <w:color w:val="0000FF"/>
          <w:szCs w:val="22"/>
        </w:rPr>
        <w:t>Jerome Bruner</w:t>
      </w:r>
      <w:bookmarkEnd w:id="1"/>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t>the world’s poorest through education”</w:t>
      </w:r>
      <w:r w:rsidRPr="005011AE">
        <w:rPr>
          <w:i/>
          <w:color w:val="0000FF"/>
          <w:szCs w:val="22"/>
        </w:rPr>
        <w:t xml:space="preserve"> </w:t>
      </w:r>
      <w:r w:rsidR="00487C66" w:rsidRPr="005011AE">
        <w:rPr>
          <w:i/>
          <w:color w:val="0000FF"/>
          <w:szCs w:val="22"/>
        </w:rPr>
        <w:fldChar w:fldCharType="begin" w:fldLock="1"/>
      </w:r>
      <w:r w:rsidR="005A1B5A">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9884F6A"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sidRPr="00DD0C7B">
        <w:rPr>
          <w:i/>
          <w:iCs/>
          <w:color w:val="FF6600"/>
          <w:szCs w:val="22"/>
        </w:rPr>
        <w:t xml:space="preserve">This idea also conforms to </w:t>
      </w:r>
      <w:proofErr w:type="spellStart"/>
      <w:r w:rsidRPr="00DD0C7B">
        <w:rPr>
          <w:i/>
          <w:iCs/>
          <w:color w:val="FF6600"/>
          <w:szCs w:val="22"/>
        </w:rPr>
        <w:t>Attwell</w:t>
      </w:r>
      <w:proofErr w:type="spellEnd"/>
      <w:r w:rsidRPr="00DD0C7B">
        <w:rPr>
          <w:i/>
          <w:iCs/>
          <w:color w:val="FF6600"/>
          <w:szCs w:val="22"/>
        </w:rPr>
        <w:t xml:space="preserve"> (2007) visions that ubiquitous computing may offer new opportunities for learning </w:t>
      </w:r>
      <w:r w:rsidRPr="00DD0C7B">
        <w:rPr>
          <w:i/>
          <w:iCs/>
          <w:color w:val="FF6600"/>
          <w:szCs w:val="22"/>
        </w:rPr>
        <w:fldChar w:fldCharType="begin" w:fldLock="1"/>
      </w:r>
      <w:r w:rsidR="005A1B5A" w:rsidRPr="00DD0C7B">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DD0C7B">
        <w:rPr>
          <w:i/>
          <w:iCs/>
          <w:color w:val="FF6600"/>
          <w:szCs w:val="22"/>
        </w:rPr>
        <w:fldChar w:fldCharType="separate"/>
      </w:r>
      <w:r w:rsidRPr="00DD0C7B">
        <w:rPr>
          <w:i/>
          <w:iCs/>
          <w:noProof/>
          <w:color w:val="FF6600"/>
          <w:szCs w:val="22"/>
        </w:rPr>
        <w:t>(Attwell 2007)</w:t>
      </w:r>
      <w:r w:rsidRPr="00DD0C7B">
        <w:rPr>
          <w:i/>
          <w:iCs/>
          <w:color w:val="FF6600"/>
          <w:szCs w:val="22"/>
        </w:rPr>
        <w:fldChar w:fldCharType="end"/>
      </w:r>
      <w:r w:rsidRPr="00DD0C7B">
        <w:rPr>
          <w:i/>
          <w:iCs/>
          <w:color w:val="FF6600"/>
          <w:szCs w:val="22"/>
        </w:rPr>
        <w:t>.</w:t>
      </w:r>
      <w:r w:rsidRPr="00DD0C7B">
        <w:rPr>
          <w:i/>
          <w:color w:val="FF6600"/>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5C8B0AAB"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5A1B5A">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Pr>
          <w:rFonts w:eastAsia="Times New Roman" w:cs="Times New Roman"/>
          <w:i/>
          <w:color w:val="0000FF"/>
          <w:szCs w:val="22"/>
        </w:rPr>
        <w:fldChar w:fldCharType="separate"/>
      </w:r>
      <w:r w:rsidR="005A1B5A" w:rsidRPr="005A1B5A">
        <w:rPr>
          <w:rFonts w:eastAsia="Times New Roman" w:cs="Times New Roman"/>
          <w:noProof/>
          <w:color w:val="0000FF"/>
          <w:szCs w:val="22"/>
        </w:rPr>
        <w:t>(Attwell 2007)</w:t>
      </w:r>
      <w:r w:rsidR="005A1B5A">
        <w:rPr>
          <w:rFonts w:eastAsia="Times New Roman" w:cs="Times New Roman"/>
          <w:i/>
          <w:color w:val="0000FF"/>
          <w:szCs w:val="22"/>
        </w:rPr>
        <w:fldChar w:fldCharType="end"/>
      </w:r>
      <w:r w:rsidR="00BA6073">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5A1B5A">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176CC5B0"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5A1B5A">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 xml:space="preserve"> Low Ages:</w:t>
      </w:r>
      <w:r w:rsidRPr="00F07E55">
        <w:rPr>
          <w:rFonts w:asciiTheme="majorHAnsi" w:hAnsiTheme="majorHAnsi" w:cstheme="minorBidi"/>
          <w:i/>
          <w:color w:val="0000F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Saturation:</w:t>
      </w:r>
      <w:r w:rsidRPr="00F07E55">
        <w:rPr>
          <w:rFonts w:asciiTheme="majorHAnsi" w:hAnsiTheme="majorHAnsi" w:cstheme="minorBidi"/>
          <w:i/>
          <w:color w:val="0000FF"/>
          <w:sz w:val="22"/>
          <w:szCs w:val="22"/>
          <w:lang w:eastAsia="ja-JP"/>
        </w:rPr>
        <w:t xml:space="preserve"> </w:t>
      </w:r>
      <w:r w:rsidR="00BA6073">
        <w:rPr>
          <w:rFonts w:asciiTheme="majorHAnsi" w:hAnsiTheme="majorHAnsi" w:cstheme="minorBidi"/>
          <w:i/>
          <w:color w:val="0000FF"/>
          <w:sz w:val="22"/>
          <w:szCs w:val="22"/>
          <w:lang w:eastAsia="ja-JP"/>
        </w:rPr>
        <w:t>T</w:t>
      </w:r>
      <w:r w:rsidRPr="00F07E55">
        <w:rPr>
          <w:rFonts w:asciiTheme="majorHAnsi" w:hAnsiTheme="majorHAnsi" w:cstheme="minorBidi"/>
          <w:i/>
          <w:color w:val="0000FF"/>
          <w:sz w:val="22"/>
          <w:szCs w:val="22"/>
          <w:lang w:eastAsia="ja-JP"/>
        </w:rPr>
        <w:t>o achieve a significa</w:t>
      </w:r>
      <w:r w:rsidR="00BA6073">
        <w:rPr>
          <w:rFonts w:asciiTheme="majorHAnsi" w:hAnsiTheme="majorHAnsi" w:cstheme="minorBidi"/>
          <w:i/>
          <w:color w:val="0000FF"/>
          <w:sz w:val="22"/>
          <w:szCs w:val="22"/>
          <w:lang w:eastAsia="ja-JP"/>
        </w:rPr>
        <w:t xml:space="preserve">nt improvement in education, </w:t>
      </w:r>
      <w:r w:rsidRPr="00F07E55">
        <w:rPr>
          <w:rFonts w:asciiTheme="majorHAnsi" w:hAnsiTheme="majorHAnsi" w:cstheme="minorBidi"/>
          <w:i/>
          <w:color w:val="0000FF"/>
          <w:sz w:val="22"/>
          <w:szCs w:val="22"/>
          <w:lang w:eastAsia="ja-JP"/>
        </w:rPr>
        <w:t xml:space="preserve">access to a means of personal expression and knowledge should be a right rather than a prize. Therefore, provide equal opportunity to all citizens of the state/country is a key point of the project. </w:t>
      </w:r>
      <w:r w:rsidR="00BA6073" w:rsidRPr="00BA6073">
        <w:rPr>
          <w:rFonts w:asciiTheme="majorHAnsi" w:hAnsiTheme="majorHAnsi" w:cstheme="minorBidi"/>
          <w:i/>
          <w:iCs/>
          <w:color w:val="FF6600"/>
          <w:sz w:val="22"/>
          <w:szCs w:val="22"/>
          <w:lang w:eastAsia="ja-JP"/>
        </w:rPr>
        <w:t>“Nobody is left out” (Video OLPC Mission)</w:t>
      </w:r>
      <w:r w:rsidR="00030966">
        <w:rPr>
          <w:rFonts w:asciiTheme="majorHAnsi" w:hAnsiTheme="majorHAnsi" w:cstheme="minorBidi"/>
          <w:i/>
          <w:color w:val="0000FF"/>
          <w:sz w:val="22"/>
          <w:szCs w:val="22"/>
          <w:lang w:eastAsia="ja-JP"/>
        </w:rPr>
        <w:t>.</w:t>
      </w:r>
      <w:r w:rsidR="00BA6073" w:rsidRP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he saturation also helps in the issue of security. As each child has their own laptop and communities feel part of this initiative, there is less envy, therefore less incentive for theft.</w:t>
      </w:r>
    </w:p>
    <w:p w14:paraId="52C1CBBF" w14:textId="2C1C3896"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Connection:</w:t>
      </w:r>
      <w:r w:rsidRPr="00F07E55">
        <w:rPr>
          <w:rFonts w:asciiTheme="majorHAnsi" w:hAnsiTheme="majorHAnsi" w:cstheme="minorBidi"/>
          <w:i/>
          <w:color w:val="0000FF"/>
          <w:sz w:val="22"/>
          <w:szCs w:val="22"/>
          <w:lang w:eastAsia="ja-JP"/>
        </w:rPr>
        <w:t xml:space="preserve"> The XO has been designed to provide the most effective wireless network, even without local Internet. Children in any neighbourhood are inter-connected in a wireless </w:t>
      </w:r>
      <w:r w:rsidR="00030966">
        <w:rPr>
          <w:rFonts w:asciiTheme="majorHAnsi" w:hAnsiTheme="majorHAnsi" w:cstheme="minorBidi"/>
          <w:i/>
          <w:color w:val="0000FF"/>
          <w:sz w:val="22"/>
          <w:szCs w:val="22"/>
          <w:lang w:eastAsia="ja-JP"/>
        </w:rPr>
        <w:t>mesh</w:t>
      </w:r>
      <w:r w:rsidRPr="00F07E55">
        <w:rPr>
          <w:rFonts w:asciiTheme="majorHAnsi" w:hAnsiTheme="majorHAnsi" w:cstheme="minorBidi"/>
          <w:i/>
          <w:color w:val="0000FF"/>
          <w:sz w:val="22"/>
          <w:szCs w:val="22"/>
          <w:lang w:eastAsia="ja-JP"/>
        </w:rPr>
        <w:t xml:space="preserve">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w:t>
      </w:r>
      <w:r w:rsidR="00030966">
        <w:rPr>
          <w:rFonts w:asciiTheme="majorHAnsi" w:hAnsiTheme="majorHAnsi" w:cstheme="minorBidi"/>
          <w:i/>
          <w:color w:val="0000FF"/>
          <w:sz w:val="22"/>
          <w:szCs w:val="22"/>
          <w:lang w:eastAsia="ja-JP"/>
        </w:rPr>
        <w:t>y removes artificial barriers for</w:t>
      </w:r>
      <w:r w:rsidRPr="00F07E55">
        <w:rPr>
          <w:rFonts w:asciiTheme="majorHAnsi" w:hAnsiTheme="majorHAnsi" w:cstheme="minorBidi"/>
          <w:i/>
          <w:color w:val="0000FF"/>
          <w:sz w:val="22"/>
          <w:szCs w:val="22"/>
          <w:lang w:eastAsia="ja-JP"/>
        </w:rPr>
        <w:t xml:space="preserve"> learning and development. Children can communicate across borders in a way that years ago there were not thought possible.</w:t>
      </w:r>
    </w:p>
    <w:p w14:paraId="7486B7CC" w14:textId="6FFC0331"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Free and Open Source:</w:t>
      </w:r>
      <w:r w:rsidRPr="00F07E55">
        <w:rPr>
          <w:rFonts w:asciiTheme="majorHAnsi" w:hAnsiTheme="majorHAnsi" w:cstheme="minorBidi"/>
          <w:i/>
          <w:color w:val="0000FF"/>
          <w:sz w:val="22"/>
          <w:szCs w:val="22"/>
          <w:lang w:eastAsia="ja-JP"/>
        </w:rPr>
        <w:t xml:space="preserve"> By choosing free and Open Source platform, there is no inherent external dependency or restrictions on redistribution, software choice, licensing costs, upgrades, localization of the software into the local language and repurpose</w:t>
      </w:r>
      <w:r w:rsid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o fit their needs. The children and their communities should be free to choose.</w:t>
      </w:r>
    </w:p>
    <w:p w14:paraId="31BA2E46" w14:textId="6248B09A" w:rsidR="00B36052" w:rsidRDefault="00B36052" w:rsidP="00B36052">
      <w:pPr>
        <w:pStyle w:val="Heading1"/>
        <w:numPr>
          <w:ilvl w:val="0"/>
          <w:numId w:val="2"/>
        </w:numPr>
        <w:rPr>
          <w:lang w:eastAsia="en-US"/>
        </w:rPr>
      </w:pPr>
      <w:r>
        <w:rPr>
          <w:lang w:eastAsia="en-US"/>
        </w:rPr>
        <w:t>T</w:t>
      </w:r>
      <w:r w:rsidRPr="00B36052">
        <w:rPr>
          <w:lang w:eastAsia="en-US"/>
        </w:rPr>
        <w:t>he OLPC</w:t>
      </w:r>
      <w:r w:rsidR="002845BC">
        <w:rPr>
          <w:lang w:eastAsia="en-US"/>
        </w:rPr>
        <w:t xml:space="preserve"> project</w:t>
      </w:r>
      <w:r w:rsidR="00272F2F">
        <w:rPr>
          <w:lang w:eastAsia="en-US"/>
        </w:rPr>
        <w:t xml:space="preserve"> and the PLE</w:t>
      </w:r>
    </w:p>
    <w:p w14:paraId="527EBE33" w14:textId="5D3146B0" w:rsidR="00D25F26" w:rsidRPr="00D25F26"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D25F26">
        <w:rPr>
          <w:rFonts w:eastAsia="Times New Roman" w:cs="Times New Roman"/>
          <w:i/>
          <w:color w:val="0000FF"/>
          <w:szCs w:val="22"/>
        </w:rPr>
        <w:fldChar w:fldCharType="begin" w:fldLock="1"/>
      </w:r>
      <w:r w:rsidRPr="00D25F26">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color w:val="0000FF"/>
          <w:szCs w:val="22"/>
        </w:rPr>
        <w:t xml:space="preserve">(OLPC </w:t>
      </w:r>
      <w:proofErr w:type="spellStart"/>
      <w:r w:rsidRPr="00D25F26">
        <w:rPr>
          <w:rFonts w:eastAsia="Times New Roman" w:cs="Times New Roman"/>
          <w:i/>
          <w:color w:val="0000FF"/>
          <w:szCs w:val="22"/>
        </w:rPr>
        <w:t>n.d.</w:t>
      </w:r>
      <w:proofErr w:type="spellEnd"/>
      <w:r w:rsidRPr="00D25F26">
        <w:rPr>
          <w:rFonts w:eastAsia="Times New Roman" w:cs="Times New Roman"/>
          <w:i/>
          <w:color w:val="0000FF"/>
          <w:szCs w:val="22"/>
        </w:rPr>
        <w:t>)</w:t>
      </w:r>
      <w:r w:rsidRPr="00D25F26">
        <w:rPr>
          <w:rFonts w:eastAsia="Times New Roman" w:cs="Times New Roman"/>
          <w:i/>
          <w:color w:val="0000FF"/>
          <w:szCs w:val="22"/>
        </w:rPr>
        <w:fldChar w:fldCharType="end"/>
      </w:r>
      <w:r w:rsidRPr="00D25F26">
        <w:rPr>
          <w:rFonts w:eastAsia="Times New Roman" w:cs="Times New Roman"/>
          <w:i/>
          <w:color w:val="0000FF"/>
          <w:szCs w:val="22"/>
        </w:rPr>
        <w:t xml:space="preserve"> </w:t>
      </w:r>
      <w:proofErr w:type="gramStart"/>
      <w:r w:rsidRPr="00D25F26">
        <w:rPr>
          <w:rFonts w:eastAsia="Times New Roman" w:cs="Times New Roman"/>
          <w:i/>
          <w:color w:val="0000FF"/>
          <w:szCs w:val="22"/>
        </w:rPr>
        <w:t>identified</w:t>
      </w:r>
      <w:proofErr w:type="gramEnd"/>
      <w:r w:rsidRPr="00D25F26">
        <w:rPr>
          <w:rFonts w:eastAsia="Times New Roman" w:cs="Times New Roman"/>
          <w:i/>
          <w:color w:val="0000FF"/>
          <w:szCs w:val="22"/>
        </w:rPr>
        <w:t xml:space="preserve"> in order as safety, low power consumption, low cost, robustness and high performance. </w:t>
      </w:r>
    </w:p>
    <w:p w14:paraId="635399CB" w14:textId="77777777" w:rsidR="00D25F26" w:rsidRPr="00D25F26" w:rsidRDefault="00D25F26" w:rsidP="00D25F26">
      <w:pPr>
        <w:rPr>
          <w:i/>
          <w:color w:val="0000FF"/>
          <w:szCs w:val="22"/>
        </w:rPr>
      </w:pPr>
      <w:r w:rsidRPr="00D25F26">
        <w:rPr>
          <w:rFonts w:eastAsia="Times New Roman" w:cs="Times New Roman"/>
          <w:i/>
          <w:color w:val="0000FF"/>
          <w:szCs w:val="22"/>
        </w:rPr>
        <w:t xml:space="preserve">The resulting machine, says its creator Yves Behar </w:t>
      </w:r>
      <w:r w:rsidRPr="00D25F26">
        <w:rPr>
          <w:rFonts w:eastAsia="Times New Roman" w:cs="Times New Roman"/>
          <w:i/>
          <w:color w:val="0000FF"/>
          <w:szCs w:val="22"/>
        </w:rPr>
        <w:fldChar w:fldCharType="begin" w:fldLock="1"/>
      </w:r>
      <w:r w:rsidRPr="00D25F26">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color w:val="0000FF"/>
          <w:szCs w:val="22"/>
        </w:rPr>
        <w:t>(Behar 2007)</w:t>
      </w:r>
      <w:r w:rsidRPr="00D25F26">
        <w:rPr>
          <w:rFonts w:eastAsia="Times New Roman" w:cs="Times New Roman"/>
          <w:i/>
          <w:color w:val="0000FF"/>
          <w:szCs w:val="22"/>
        </w:rPr>
        <w:fldChar w:fldCharType="end"/>
      </w:r>
      <w:r w:rsidRPr="00D25F26">
        <w:rPr>
          <w:rFonts w:eastAsia="Times New Roman" w:cs="Times New Roman"/>
          <w:i/>
          <w:color w:val="0000FF"/>
          <w:szCs w:val="22"/>
        </w:rPr>
        <w:t>, is a green and small laptop called XO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w:t>
      </w:r>
      <w:proofErr w:type="gramStart"/>
      <w:r w:rsidRPr="00D25F26">
        <w:rPr>
          <w:rFonts w:eastAsia="Times New Roman" w:cs="Times New Roman"/>
          <w:i/>
          <w:color w:val="0000FF"/>
          <w:szCs w:val="22"/>
        </w:rPr>
        <w:t>;</w:t>
      </w:r>
      <w:proofErr w:type="gramEnd"/>
      <w:r w:rsidRPr="00D25F26">
        <w:rPr>
          <w:rFonts w:eastAsia="Times New Roman" w:cs="Times New Roman"/>
          <w:i/>
          <w:color w:val="0000FF"/>
          <w:szCs w:val="22"/>
        </w:rPr>
        <w:t xml:space="preserve"> where the weather is unpredictable and rain, dirt and dust are part of their daily routine. Yves also observes that the XO is not a cost-reduced version of today's laptop, which is normally second-rate, second-hand, low quality that simply can’t perform under thought conditions, it is a whole new concept for children laptop. 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nd be operated to some extent by side buttons, allowing for its use as an e-reader or a touchscreen</w:t>
      </w:r>
      <w:r w:rsidRPr="00D25F26">
        <w:rPr>
          <w:rFonts w:eastAsia="Times New Roman" w:cs="Times New Roman"/>
          <w:i/>
          <w:color w:val="0000FF"/>
          <w:szCs w:val="22"/>
        </w:rPr>
        <w:footnoteReference w:id="8"/>
      </w:r>
      <w:r w:rsidRPr="00D25F26">
        <w:rPr>
          <w:rFonts w:eastAsia="Times New Roman" w:cs="Times New Roman"/>
          <w:i/>
          <w:color w:val="0000FF"/>
          <w:szCs w:val="22"/>
        </w:rPr>
        <w:t xml:space="preserve"> tablet without a keyboard. The battery that</w:t>
      </w:r>
      <w:r w:rsidRPr="00D25F26">
        <w:rPr>
          <w:i/>
          <w:color w:val="0000FF"/>
          <w:szCs w:val="22"/>
        </w:rPr>
        <w:t xml:space="preserve"> </w:t>
      </w:r>
      <w:proofErr w:type="gramStart"/>
      <w:r w:rsidRPr="00D25F26">
        <w:rPr>
          <w:i/>
          <w:color w:val="0000FF"/>
          <w:szCs w:val="22"/>
        </w:rPr>
        <w:t>consumes</w:t>
      </w:r>
      <w:proofErr w:type="gramEnd"/>
      <w:r w:rsidRPr="00D25F26">
        <w:rPr>
          <w:i/>
          <w:color w:val="0000FF"/>
          <w:szCs w:val="22"/>
        </w:rPr>
        <w:t xml:space="preserve">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not intended to mark it as a toy, but instead emphasize its ownership by children and help detour theft. The XO also carry a webcam, microphone, two speakers, SD card reader, three USB ports and multiple types of game console buttons</w:t>
      </w:r>
    </w:p>
    <w:p w14:paraId="16D6BCC4" w14:textId="56270E34" w:rsidR="002845BC" w:rsidRPr="00F217A7" w:rsidRDefault="00502047" w:rsidP="002845BC">
      <w:pPr>
        <w:rPr>
          <w:i/>
          <w:iCs/>
          <w:color w:val="FF6600"/>
          <w:szCs w:val="22"/>
        </w:rPr>
      </w:pPr>
      <w:r>
        <w:rPr>
          <w:i/>
          <w:color w:val="0000FF"/>
          <w:szCs w:val="22"/>
        </w:rPr>
        <w:t xml:space="preserve">By given children they very </w:t>
      </w:r>
      <w:r w:rsidR="00D71D9D">
        <w:rPr>
          <w:i/>
          <w:color w:val="0000FF"/>
          <w:szCs w:val="22"/>
        </w:rPr>
        <w:t>‘</w:t>
      </w:r>
      <w:r>
        <w:rPr>
          <w:i/>
          <w:color w:val="0000FF"/>
          <w:szCs w:val="22"/>
        </w:rPr>
        <w:t>own</w:t>
      </w:r>
      <w:r w:rsidR="00D71D9D">
        <w:rPr>
          <w:i/>
          <w:color w:val="0000FF"/>
          <w:szCs w:val="22"/>
        </w:rPr>
        <w:t>’</w:t>
      </w:r>
      <w:r>
        <w:rPr>
          <w:i/>
          <w:color w:val="0000FF"/>
          <w:szCs w:val="22"/>
        </w:rPr>
        <w:t xml:space="preserve"> </w:t>
      </w:r>
      <w:r w:rsidR="00D71D9D">
        <w:rPr>
          <w:i/>
          <w:color w:val="0000FF"/>
          <w:szCs w:val="22"/>
        </w:rPr>
        <w:t>and ‘</w:t>
      </w:r>
      <w:r>
        <w:rPr>
          <w:i/>
          <w:color w:val="0000FF"/>
          <w:szCs w:val="22"/>
        </w:rPr>
        <w:t>connected</w:t>
      </w:r>
      <w:r w:rsidR="00D71D9D">
        <w:rPr>
          <w:i/>
          <w:color w:val="0000FF"/>
          <w:szCs w:val="22"/>
        </w:rPr>
        <w:t>’</w:t>
      </w:r>
      <w:r>
        <w:rPr>
          <w:i/>
          <w:color w:val="0000FF"/>
          <w:szCs w:val="22"/>
        </w:rPr>
        <w:t xml:space="preserve"> laptop, the OLPC project also furnishes these children with</w:t>
      </w:r>
      <w:r w:rsidRPr="00272F2F">
        <w:rPr>
          <w:i/>
          <w:color w:val="FF0000"/>
          <w:lang w:eastAsia="en-US"/>
        </w:rPr>
        <w:t xml:space="preserve"> </w:t>
      </w:r>
      <w:r>
        <w:rPr>
          <w:i/>
          <w:color w:val="FF0000"/>
          <w:lang w:eastAsia="en-US"/>
        </w:rPr>
        <w:t>a</w:t>
      </w:r>
      <w:r w:rsidRPr="00B00503">
        <w:rPr>
          <w:i/>
          <w:color w:val="FF0000"/>
          <w:lang w:eastAsia="en-US"/>
        </w:rPr>
        <w:t xml:space="preserve"> </w:t>
      </w:r>
      <w:r>
        <w:rPr>
          <w:i/>
          <w:color w:val="FF0000"/>
          <w:lang w:eastAsia="en-US"/>
        </w:rPr>
        <w:t>cognitive artefact (</w:t>
      </w:r>
      <w:proofErr w:type="spellStart"/>
      <w:r>
        <w:rPr>
          <w:i/>
          <w:color w:val="FF0000"/>
          <w:lang w:eastAsia="en-US"/>
        </w:rPr>
        <w:t>Papert</w:t>
      </w:r>
      <w:proofErr w:type="spellEnd"/>
      <w:r>
        <w:rPr>
          <w:i/>
          <w:color w:val="FF0000"/>
          <w:lang w:eastAsia="en-US"/>
        </w:rPr>
        <w:t xml:space="preserve"> 1980)</w:t>
      </w:r>
      <w:r w:rsidR="00011BA2">
        <w:rPr>
          <w:i/>
          <w:color w:val="FF0000"/>
          <w:lang w:eastAsia="en-US"/>
        </w:rPr>
        <w:t>, which</w:t>
      </w:r>
      <w:r>
        <w:rPr>
          <w:i/>
          <w:color w:val="FF0000"/>
          <w:lang w:eastAsia="en-US"/>
        </w:rPr>
        <w:t xml:space="preserve"> </w:t>
      </w:r>
      <w:r w:rsidR="00272F2F" w:rsidRPr="00272F2F">
        <w:rPr>
          <w:i/>
          <w:color w:val="0000FF"/>
          <w:szCs w:val="22"/>
        </w:rPr>
        <w:t xml:space="preserve">not only fits perfectly with </w:t>
      </w:r>
      <w:r w:rsidR="008F469F">
        <w:rPr>
          <w:i/>
          <w:color w:val="0000FF"/>
          <w:szCs w:val="22"/>
        </w:rPr>
        <w:t>the concept</w:t>
      </w:r>
      <w:r w:rsidR="00D71D9D">
        <w:rPr>
          <w:i/>
          <w:color w:val="0000FF"/>
          <w:szCs w:val="22"/>
        </w:rPr>
        <w:t xml:space="preserve"> of a PLE</w:t>
      </w:r>
      <w:r w:rsidR="00272F2F" w:rsidRPr="00272F2F">
        <w:rPr>
          <w:i/>
          <w:color w:val="0000FF"/>
          <w:szCs w:val="22"/>
        </w:rPr>
        <w:t xml:space="preserve"> but also enhance its domain, adding flexibility of learning. </w:t>
      </w:r>
    </w:p>
    <w:p w14:paraId="6FA04186" w14:textId="0DE8D340" w:rsidR="00272F2F" w:rsidRPr="00272F2F" w:rsidRDefault="00272F2F" w:rsidP="00272F2F">
      <w:pPr>
        <w:rPr>
          <w:i/>
          <w:color w:val="FF0000"/>
          <w:lang w:eastAsia="en-US"/>
        </w:rPr>
      </w:pPr>
      <w:r w:rsidRPr="00272F2F">
        <w:rPr>
          <w:i/>
          <w:color w:val="FF0000"/>
          <w:lang w:eastAsia="en-US"/>
        </w:rPr>
        <w:t xml:space="preserve">An ideal PLE aggregates in a single and personalized dashboard, an entire collection of tools for learning. </w:t>
      </w:r>
    </w:p>
    <w:p w14:paraId="5FFE0C79" w14:textId="43535798" w:rsidR="00856583" w:rsidRDefault="00231941" w:rsidP="00F55560">
      <w:pPr>
        <w:pStyle w:val="Heading2"/>
        <w:rPr>
          <w:lang w:eastAsia="en-US"/>
        </w:rPr>
      </w:pPr>
      <w:r>
        <w:rPr>
          <w:lang w:eastAsia="en-US"/>
        </w:rPr>
        <w:t>The OLPC</w:t>
      </w:r>
      <w:r w:rsidR="008D3DF5">
        <w:rPr>
          <w:lang w:eastAsia="en-US"/>
        </w:rPr>
        <w:t xml:space="preserve"> Laptop</w:t>
      </w:r>
      <w:r w:rsidR="00DE0F62">
        <w:rPr>
          <w:lang w:eastAsia="en-US"/>
        </w:rPr>
        <w:t xml:space="preserve"> as </w:t>
      </w:r>
      <w:r w:rsidR="00B80E57">
        <w:rPr>
          <w:lang w:eastAsia="en-US"/>
        </w:rPr>
        <w:t>PLE</w:t>
      </w:r>
    </w:p>
    <w:p w14:paraId="35575D82" w14:textId="77777777" w:rsidR="00291998" w:rsidRDefault="00291998" w:rsidP="00291998">
      <w:pPr>
        <w:rPr>
          <w:i/>
          <w:color w:val="0000FF"/>
        </w:rPr>
      </w:pPr>
      <w:r w:rsidRPr="00291998">
        <w:rPr>
          <w:i/>
          <w:color w:val="0000FF"/>
        </w:rPr>
        <w:t>One of the objectives of Sugar is to encourage each child to become a creative force within the community and its own culture. Learning is not a passive service such as watching television. The creativity, fluidity, innovation and problem solving involve personal expression. Sugar can put the tools of expression to the reach of children.</w:t>
      </w:r>
    </w:p>
    <w:p w14:paraId="0113D404" w14:textId="77777777" w:rsidR="00AA02FE" w:rsidRPr="00291998" w:rsidRDefault="00AA02FE" w:rsidP="00AA02FE">
      <w:pPr>
        <w:rPr>
          <w:i/>
          <w:color w:val="FF0000"/>
        </w:rPr>
      </w:pPr>
      <w:r w:rsidRPr="00291998">
        <w:rPr>
          <w:i/>
          <w:color w:val="FF0000"/>
        </w:rPr>
        <w:t xml:space="preserve">One of the original notions behind this OS was that </w:t>
      </w:r>
      <w:proofErr w:type="gramStart"/>
      <w:r w:rsidRPr="00291998">
        <w:rPr>
          <w:i/>
          <w:color w:val="FF0000"/>
        </w:rPr>
        <w:t>it could be reprogrammed by child learners</w:t>
      </w:r>
      <w:proofErr w:type="gramEnd"/>
      <w:r w:rsidRPr="00291998">
        <w:rPr>
          <w:i/>
          <w:color w:val="FF0000"/>
        </w:rPr>
        <w:t>, a reflection of the constructivist approach (which states kids learn best via creative experimentation and the creation of social objects) embodied in its software.</w:t>
      </w:r>
    </w:p>
    <w:p w14:paraId="485BB3F7" w14:textId="77777777" w:rsidR="00AA02FE" w:rsidRPr="00291998" w:rsidRDefault="00AA02FE" w:rsidP="00291998">
      <w:pPr>
        <w:rPr>
          <w:i/>
          <w:color w:val="0000FF"/>
        </w:rPr>
      </w:pPr>
    </w:p>
    <w:p w14:paraId="1B61B27A" w14:textId="7DF6A2C6" w:rsidR="00862A8E" w:rsidRDefault="00862A8E" w:rsidP="00F55560">
      <w:pPr>
        <w:pStyle w:val="Heading2"/>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6037368" w14:textId="6F4066FD" w:rsidR="00862A8E" w:rsidRDefault="00862A8E" w:rsidP="00F80A18">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115C87DF" w:rsidR="002670AA" w:rsidRPr="00D53F61" w:rsidRDefault="002670AA" w:rsidP="005A1B5A"/>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7114D8" w:rsidRDefault="007114D8" w:rsidP="006E4BDE">
      <w:pPr>
        <w:spacing w:after="0"/>
      </w:pPr>
      <w:r>
        <w:separator/>
      </w:r>
    </w:p>
  </w:endnote>
  <w:endnote w:type="continuationSeparator" w:id="0">
    <w:p w14:paraId="7A63CDA5" w14:textId="77777777" w:rsidR="007114D8" w:rsidRDefault="007114D8"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7114D8" w:rsidRDefault="007114D8" w:rsidP="006E4BDE">
      <w:pPr>
        <w:spacing w:after="0"/>
      </w:pPr>
      <w:r>
        <w:separator/>
      </w:r>
    </w:p>
  </w:footnote>
  <w:footnote w:type="continuationSeparator" w:id="0">
    <w:p w14:paraId="52FBE23F" w14:textId="77777777" w:rsidR="007114D8" w:rsidRDefault="007114D8" w:rsidP="006E4BDE">
      <w:pPr>
        <w:spacing w:after="0"/>
      </w:pPr>
      <w:r>
        <w:continuationSeparator/>
      </w:r>
    </w:p>
  </w:footnote>
  <w:footnote w:id="1">
    <w:p w14:paraId="5DD9619D" w14:textId="794A3CBA" w:rsidR="007114D8" w:rsidRPr="00C96F78" w:rsidRDefault="007114D8">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793AD77A" w:rsidR="007114D8" w:rsidRPr="00C96F78" w:rsidRDefault="007114D8"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7114D8" w:rsidRPr="002F0202" w:rsidRDefault="007114D8">
      <w:pPr>
        <w:pStyle w:val="FootnoteText"/>
        <w:rPr>
          <w:lang w:val="en-US"/>
        </w:rPr>
      </w:pPr>
    </w:p>
  </w:footnote>
  <w:footnote w:id="3">
    <w:p w14:paraId="66DC588F" w14:textId="51E2D4A6" w:rsidR="007114D8" w:rsidRPr="00C96F78" w:rsidRDefault="007114D8">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201458F0" w:rsidR="007114D8" w:rsidRDefault="007114D8">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7114D8" w:rsidRPr="00A73A71" w:rsidRDefault="007114D8">
      <w:pPr>
        <w:pStyle w:val="FootnoteText"/>
        <w:rPr>
          <w:sz w:val="16"/>
          <w:szCs w:val="16"/>
          <w:lang w:val="en-US"/>
        </w:rPr>
      </w:pPr>
    </w:p>
  </w:footnote>
  <w:footnote w:id="5">
    <w:p w14:paraId="200EEFFA" w14:textId="0A57936C" w:rsidR="007114D8" w:rsidRDefault="007114D8">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7114D8" w:rsidRPr="00A73A71" w:rsidRDefault="007114D8">
      <w:pPr>
        <w:pStyle w:val="FootnoteText"/>
        <w:rPr>
          <w:sz w:val="16"/>
          <w:szCs w:val="16"/>
          <w:lang w:val="en-US"/>
        </w:rPr>
      </w:pPr>
    </w:p>
  </w:footnote>
  <w:footnote w:id="6">
    <w:p w14:paraId="1B30A94E" w14:textId="443EB2CF" w:rsidR="007114D8" w:rsidRPr="008A6370" w:rsidRDefault="007114D8"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7B8F3F2" w:rsidR="007114D8" w:rsidRPr="00416534" w:rsidRDefault="007114D8"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7777777" w:rsidR="007114D8" w:rsidRPr="00AE4417" w:rsidRDefault="007114D8"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proofErr w:type="gramStart"/>
      <w:r w:rsidRPr="00AE4417">
        <w:rPr>
          <w:i/>
          <w:color w:val="FF0000"/>
          <w:sz w:val="16"/>
          <w:szCs w:val="16"/>
        </w:rPr>
        <w:t>following</w:t>
      </w:r>
      <w:proofErr w:type="gramEnd"/>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4"/>
  </w:num>
  <w:num w:numId="4">
    <w:abstractNumId w:val="0"/>
  </w:num>
  <w:num w:numId="5">
    <w:abstractNumId w:val="8"/>
  </w:num>
  <w:num w:numId="6">
    <w:abstractNumId w:val="13"/>
  </w:num>
  <w:num w:numId="7">
    <w:abstractNumId w:val="12"/>
  </w:num>
  <w:num w:numId="8">
    <w:abstractNumId w:val="6"/>
  </w:num>
  <w:num w:numId="9">
    <w:abstractNumId w:val="1"/>
  </w:num>
  <w:num w:numId="10">
    <w:abstractNumId w:val="7"/>
  </w:num>
  <w:num w:numId="11">
    <w:abstractNumId w:val="11"/>
  </w:num>
  <w:num w:numId="12">
    <w:abstractNumId w:val="2"/>
  </w:num>
  <w:num w:numId="13">
    <w:abstractNumId w:val="3"/>
  </w:num>
  <w:num w:numId="14">
    <w:abstractNumId w:val="9"/>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516A"/>
    <w:rsid w:val="00025DAE"/>
    <w:rsid w:val="00030966"/>
    <w:rsid w:val="00035338"/>
    <w:rsid w:val="00036A1A"/>
    <w:rsid w:val="00037952"/>
    <w:rsid w:val="000444B3"/>
    <w:rsid w:val="00045BDC"/>
    <w:rsid w:val="00050F79"/>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2D9B"/>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67DD7"/>
    <w:rsid w:val="00171433"/>
    <w:rsid w:val="001714C2"/>
    <w:rsid w:val="00176DBF"/>
    <w:rsid w:val="001842F7"/>
    <w:rsid w:val="00184998"/>
    <w:rsid w:val="0018561C"/>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845BC"/>
    <w:rsid w:val="00291998"/>
    <w:rsid w:val="00294B4E"/>
    <w:rsid w:val="002A1478"/>
    <w:rsid w:val="002A3232"/>
    <w:rsid w:val="002B5EC5"/>
    <w:rsid w:val="002C195A"/>
    <w:rsid w:val="002C2609"/>
    <w:rsid w:val="002C42B6"/>
    <w:rsid w:val="002D1061"/>
    <w:rsid w:val="002D1FA1"/>
    <w:rsid w:val="002D5C9E"/>
    <w:rsid w:val="002E219A"/>
    <w:rsid w:val="002E31AD"/>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E4EF6"/>
    <w:rsid w:val="003F0F18"/>
    <w:rsid w:val="003F6947"/>
    <w:rsid w:val="00403DEE"/>
    <w:rsid w:val="004070DC"/>
    <w:rsid w:val="00414DB3"/>
    <w:rsid w:val="004154C3"/>
    <w:rsid w:val="00416534"/>
    <w:rsid w:val="0042615B"/>
    <w:rsid w:val="00432A7A"/>
    <w:rsid w:val="00443230"/>
    <w:rsid w:val="00443DF4"/>
    <w:rsid w:val="00453BD7"/>
    <w:rsid w:val="004557EE"/>
    <w:rsid w:val="00457500"/>
    <w:rsid w:val="004620CD"/>
    <w:rsid w:val="00463B04"/>
    <w:rsid w:val="00467160"/>
    <w:rsid w:val="00467F11"/>
    <w:rsid w:val="004750E6"/>
    <w:rsid w:val="00475F96"/>
    <w:rsid w:val="00476726"/>
    <w:rsid w:val="00477F22"/>
    <w:rsid w:val="00481021"/>
    <w:rsid w:val="0048340D"/>
    <w:rsid w:val="004857A7"/>
    <w:rsid w:val="00487C66"/>
    <w:rsid w:val="004A07ED"/>
    <w:rsid w:val="004A1D1B"/>
    <w:rsid w:val="004A5670"/>
    <w:rsid w:val="004B0450"/>
    <w:rsid w:val="004B2E16"/>
    <w:rsid w:val="004B3956"/>
    <w:rsid w:val="004C5745"/>
    <w:rsid w:val="004C7EF2"/>
    <w:rsid w:val="004D77C4"/>
    <w:rsid w:val="004E0E15"/>
    <w:rsid w:val="004E5A4F"/>
    <w:rsid w:val="004E70D4"/>
    <w:rsid w:val="004F33EA"/>
    <w:rsid w:val="004F56F7"/>
    <w:rsid w:val="005011AE"/>
    <w:rsid w:val="00502047"/>
    <w:rsid w:val="005029EB"/>
    <w:rsid w:val="00503416"/>
    <w:rsid w:val="00504E24"/>
    <w:rsid w:val="00505E07"/>
    <w:rsid w:val="00506F31"/>
    <w:rsid w:val="00513D09"/>
    <w:rsid w:val="005202A4"/>
    <w:rsid w:val="00526324"/>
    <w:rsid w:val="00530E7C"/>
    <w:rsid w:val="00532EDA"/>
    <w:rsid w:val="00553402"/>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E2A64"/>
    <w:rsid w:val="005E4292"/>
    <w:rsid w:val="005E4796"/>
    <w:rsid w:val="005F61C3"/>
    <w:rsid w:val="006271DA"/>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40892"/>
    <w:rsid w:val="007417BD"/>
    <w:rsid w:val="0074204C"/>
    <w:rsid w:val="00750B93"/>
    <w:rsid w:val="007517A2"/>
    <w:rsid w:val="00757070"/>
    <w:rsid w:val="00761DE2"/>
    <w:rsid w:val="00763199"/>
    <w:rsid w:val="0076460E"/>
    <w:rsid w:val="00767136"/>
    <w:rsid w:val="007679C1"/>
    <w:rsid w:val="0077002C"/>
    <w:rsid w:val="0077550C"/>
    <w:rsid w:val="0077559F"/>
    <w:rsid w:val="007766D1"/>
    <w:rsid w:val="00782A2D"/>
    <w:rsid w:val="00785075"/>
    <w:rsid w:val="0079037C"/>
    <w:rsid w:val="0079560A"/>
    <w:rsid w:val="00795DD6"/>
    <w:rsid w:val="007A0AA6"/>
    <w:rsid w:val="007A1F9E"/>
    <w:rsid w:val="007A2A67"/>
    <w:rsid w:val="007A6AE9"/>
    <w:rsid w:val="007B4E4D"/>
    <w:rsid w:val="007C162B"/>
    <w:rsid w:val="007C6A3D"/>
    <w:rsid w:val="007E5E0F"/>
    <w:rsid w:val="007E73CB"/>
    <w:rsid w:val="007F3695"/>
    <w:rsid w:val="007F3E18"/>
    <w:rsid w:val="007F6D7A"/>
    <w:rsid w:val="0080341C"/>
    <w:rsid w:val="00804DE5"/>
    <w:rsid w:val="00806182"/>
    <w:rsid w:val="00810311"/>
    <w:rsid w:val="00816DA5"/>
    <w:rsid w:val="00827696"/>
    <w:rsid w:val="008314FF"/>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2862"/>
    <w:rsid w:val="00A73A71"/>
    <w:rsid w:val="00A8758E"/>
    <w:rsid w:val="00A93A1E"/>
    <w:rsid w:val="00A965A5"/>
    <w:rsid w:val="00AA02FE"/>
    <w:rsid w:val="00AA5A9D"/>
    <w:rsid w:val="00AB3951"/>
    <w:rsid w:val="00AC02AD"/>
    <w:rsid w:val="00AD2E8A"/>
    <w:rsid w:val="00AE125F"/>
    <w:rsid w:val="00AE4417"/>
    <w:rsid w:val="00AE4530"/>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80E57"/>
    <w:rsid w:val="00BA4336"/>
    <w:rsid w:val="00BA4D19"/>
    <w:rsid w:val="00BA6073"/>
    <w:rsid w:val="00BA6C7C"/>
    <w:rsid w:val="00BB159D"/>
    <w:rsid w:val="00BB36F7"/>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25F26"/>
    <w:rsid w:val="00D32390"/>
    <w:rsid w:val="00D42779"/>
    <w:rsid w:val="00D53F61"/>
    <w:rsid w:val="00D64E08"/>
    <w:rsid w:val="00D71D9D"/>
    <w:rsid w:val="00D74E2F"/>
    <w:rsid w:val="00D80140"/>
    <w:rsid w:val="00D81EDC"/>
    <w:rsid w:val="00D84659"/>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805CA"/>
    <w:rsid w:val="00E83FD4"/>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217A7"/>
    <w:rsid w:val="00F32A0B"/>
    <w:rsid w:val="00F41C24"/>
    <w:rsid w:val="00F53315"/>
    <w:rsid w:val="00F54005"/>
    <w:rsid w:val="00F55560"/>
    <w:rsid w:val="00F61287"/>
    <w:rsid w:val="00F7048A"/>
    <w:rsid w:val="00F728A1"/>
    <w:rsid w:val="00F80A18"/>
    <w:rsid w:val="00F82ABB"/>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1</TotalTime>
  <Pages>8</Pages>
  <Words>7779</Words>
  <Characters>44344</Characters>
  <Application>Microsoft Macintosh Word</Application>
  <DocSecurity>0</DocSecurity>
  <Lines>369</Lines>
  <Paragraphs>10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201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6</cp:revision>
  <cp:lastPrinted>2013-05-30T14:56:00Z</cp:lastPrinted>
  <dcterms:created xsi:type="dcterms:W3CDTF">2013-06-14T17:17:00Z</dcterms:created>
  <dcterms:modified xsi:type="dcterms:W3CDTF">2013-06-15T00: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